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24ABF7" w14:textId="78FEB331" w:rsidR="00C27F78" w:rsidRDefault="00C27F78" w:rsidP="00994984">
      <w:pPr>
        <w:pStyle w:val="AuthorList"/>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w:t>
      </w:r>
      <w:r>
        <w:lastRenderedPageBreak/>
        <w:t>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74BC7DA6" w14:textId="6D621300"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FE13CF">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w:t>
      </w:r>
      <w:r w:rsidRPr="00C84EE8">
        <w:rPr>
          <w:lang w:eastAsia="en-US"/>
        </w:rPr>
        <w:lastRenderedPageBreak/>
        <w:t xml:space="preserve">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This feature involves bootstrapping simulation, it needs multicore hardware and can take more times depending on how many iterations users choose.</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3A466E13" w14:textId="77F82219"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sidR="00FE13CF">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8"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DA70959" w14:textId="57097FBC"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model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ithin the dotted rectangle on the right side of Figure </w:t>
      </w:r>
      <w:r w:rsidR="00321121">
        <w:t xml:space="preserve">1 with </w:t>
      </w:r>
      <w:r w:rsidR="00321121">
        <w:lastRenderedPageBreak/>
        <w:t xml:space="preserve">three major </w:t>
      </w:r>
      <w:r w:rsidR="006D60EC">
        <w:t>features implemented in the SEMPIPs App as the function tabs when the Shiny App is launched (Figure 2).</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the hypothesis of interest, which can be further validated from the bench experiment. Sometime, the results can help researchers to proposed new hypothesis</w:t>
      </w:r>
      <w:r w:rsidR="00197909">
        <w:t>.</w:t>
      </w:r>
    </w:p>
    <w:p w14:paraId="00279135" w14:textId="4937BA59" w:rsidR="00AD3C19" w:rsidRDefault="00B40490" w:rsidP="00A704FB">
      <w:pPr>
        <w:spacing w:before="240" w:line="480" w:lineRule="auto"/>
      </w:pPr>
      <w:r>
        <w:lastRenderedPageBreak/>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t>
      </w:r>
      <w:r w:rsidRPr="00E41667">
        <w:lastRenderedPageBreak/>
        <w:t xml:space="preserve">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w:t>
      </w:r>
      <w:r w:rsidRPr="00E32876">
        <w:rPr>
          <w:lang w:eastAsia="en-US"/>
        </w:rPr>
        <w:lastRenderedPageBreak/>
        <w:t xml:space="preserve">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2DBC4980" w14:textId="3598C6A4" w:rsidR="003D38CE" w:rsidRPr="0088513A" w:rsidRDefault="00E32876" w:rsidP="00FE13CF">
      <w:pPr>
        <w:spacing w:after="160" w:line="480" w:lineRule="auto"/>
      </w:pPr>
      <w:r w:rsidRPr="00E32876">
        <w:rPr>
          <w:lang w:eastAsia="en-US"/>
        </w:rPr>
        <w:t>Currently</w:t>
      </w:r>
      <w:r w:rsidR="00FE13CF">
        <w:rPr>
          <w:lang w:eastAsia="en-US"/>
        </w:rPr>
        <w:t xml:space="preserve"> </w:t>
      </w:r>
      <w:r w:rsidRPr="00E32876">
        <w:rPr>
          <w:lang w:eastAsia="en-US"/>
        </w:rPr>
        <w:t xml:space="preserve">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sectPr w:rsidR="003D38CE" w:rsidRPr="0088513A" w:rsidSect="00D537FA">
      <w:footerReference w:type="even" r:id="rId9"/>
      <w:footerReference w:type="default" r:id="rId10"/>
      <w:headerReference w:type="first" r:id="rId11"/>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19FE0" w14:textId="77777777" w:rsidR="005F00D4" w:rsidRDefault="005F00D4" w:rsidP="00117666">
      <w:r>
        <w:separator/>
      </w:r>
    </w:p>
  </w:endnote>
  <w:endnote w:type="continuationSeparator" w:id="0">
    <w:p w14:paraId="52223046" w14:textId="77777777" w:rsidR="005F00D4" w:rsidRDefault="005F00D4"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14CB0" w14:textId="77777777" w:rsidR="005F00D4" w:rsidRDefault="005F00D4" w:rsidP="00117666">
      <w:r>
        <w:separator/>
      </w:r>
    </w:p>
  </w:footnote>
  <w:footnote w:type="continuationSeparator" w:id="0">
    <w:p w14:paraId="71D6CA17" w14:textId="77777777" w:rsidR="005F00D4" w:rsidRDefault="005F00D4"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50AE"/>
    <w:rsid w:val="00147395"/>
    <w:rsid w:val="00150DC7"/>
    <w:rsid w:val="001552C9"/>
    <w:rsid w:val="00177D84"/>
    <w:rsid w:val="001964EF"/>
    <w:rsid w:val="00197909"/>
    <w:rsid w:val="001B1A2C"/>
    <w:rsid w:val="001C1BB8"/>
    <w:rsid w:val="001D44B3"/>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16628"/>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63E3D"/>
    <w:rsid w:val="004645AE"/>
    <w:rsid w:val="00472115"/>
    <w:rsid w:val="0048335C"/>
    <w:rsid w:val="004A7FB2"/>
    <w:rsid w:val="004C3419"/>
    <w:rsid w:val="004D3E33"/>
    <w:rsid w:val="004F7DE7"/>
    <w:rsid w:val="005018F9"/>
    <w:rsid w:val="005250F2"/>
    <w:rsid w:val="00543A0C"/>
    <w:rsid w:val="005A1D84"/>
    <w:rsid w:val="005A70EA"/>
    <w:rsid w:val="005C3963"/>
    <w:rsid w:val="005D1840"/>
    <w:rsid w:val="005D35E4"/>
    <w:rsid w:val="005D7910"/>
    <w:rsid w:val="005F00D4"/>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4984"/>
    <w:rsid w:val="009955FF"/>
    <w:rsid w:val="009A1FC1"/>
    <w:rsid w:val="009D259D"/>
    <w:rsid w:val="00A50D9D"/>
    <w:rsid w:val="00A53000"/>
    <w:rsid w:val="00A545C6"/>
    <w:rsid w:val="00A652D0"/>
    <w:rsid w:val="00A65F72"/>
    <w:rsid w:val="00A704FB"/>
    <w:rsid w:val="00A75F87"/>
    <w:rsid w:val="00A95D8B"/>
    <w:rsid w:val="00AA6E92"/>
    <w:rsid w:val="00AC0270"/>
    <w:rsid w:val="00AC3EA3"/>
    <w:rsid w:val="00AC792D"/>
    <w:rsid w:val="00AD3C19"/>
    <w:rsid w:val="00AE1361"/>
    <w:rsid w:val="00AE6AD9"/>
    <w:rsid w:val="00B009B7"/>
    <w:rsid w:val="00B3431B"/>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02E1"/>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13CF"/>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EHS/SEMIP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9</TotalTime>
  <Pages>7</Pages>
  <Words>3090</Words>
  <Characters>1761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8</cp:revision>
  <cp:lastPrinted>2013-10-03T12:51:00Z</cp:lastPrinted>
  <dcterms:created xsi:type="dcterms:W3CDTF">2021-06-09T14:30:00Z</dcterms:created>
  <dcterms:modified xsi:type="dcterms:W3CDTF">2021-06-09T19:31:00Z</dcterms:modified>
</cp:coreProperties>
</file>